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r w:rsidRPr="00B44FA7">
        <w:rPr>
          <w:i/>
        </w:rPr>
        <w:t>Kesahn</w:t>
      </w:r>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7153CD3"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635F427E"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9162DF">
        <w:fldChar w:fldCharType="begin"/>
      </w:r>
      <w:r w:rsidR="009162DF">
        <w:instrText xml:space="preserve"> REF _Ref15899552 \h </w:instrText>
      </w:r>
      <w:r w:rsidR="009162DF">
        <w:fldChar w:fldCharType="separate"/>
      </w:r>
      <w:r w:rsidR="009162DF">
        <w:t xml:space="preserve">Figure </w:t>
      </w:r>
      <w:r w:rsidR="009162DF">
        <w:rPr>
          <w:noProof/>
        </w:rPr>
        <w:t>1</w:t>
      </w:r>
      <w:r w:rsidR="009162DF">
        <w:t>: Application Stack</w:t>
      </w:r>
      <w:r w:rsidR="009162DF">
        <w:fldChar w:fldCharType="end"/>
      </w:r>
      <w:r w:rsidR="009162DF">
        <w:t>)</w:t>
      </w:r>
      <w:r w:rsidR="00F4081B">
        <w:t xml:space="preserve"> 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software is an open source implementation of the Java Servlet, JavaServer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0B8355B"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532FBFA4"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CA5763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mySQL database, running on the server, is used to store the nutrition data for each user. </w:t>
      </w:r>
    </w:p>
    <w:p w14:paraId="12B40CCC" w14:textId="735462D2" w:rsidR="00A329C9" w:rsidRDefault="00A329C9" w:rsidP="00A329C9">
      <w:pPr>
        <w:rPr>
          <w:rFonts w:ascii="Calibri" w:eastAsia="Times New Roman" w:hAnsi="Calibri" w:cs="Calibri"/>
          <w:lang w:eastAsia="en-GB"/>
        </w:rPr>
      </w:pPr>
    </w:p>
    <w:p w14:paraId="07600B01" w14:textId="23598F1A" w:rsidR="00D1701C" w:rsidRPr="00A329C9" w:rsidRDefault="00D1701C" w:rsidP="00A329C9">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w:t>
      </w:r>
      <w:bookmarkStart w:id="1" w:name="_GoBack"/>
      <w:bookmarkEnd w:id="1"/>
      <w:r w:rsidR="008C3708">
        <w:rPr>
          <w:rFonts w:ascii="Calibri" w:eastAsia="Times New Roman" w:hAnsi="Calibri" w:cs="Calibri"/>
          <w:lang w:eastAsia="en-GB"/>
        </w:rPr>
        <w:t xml:space="preserve">ality. </w:t>
      </w:r>
    </w:p>
    <w:p w14:paraId="68347717" w14:textId="7178D9D7" w:rsidR="00271450" w:rsidRDefault="00271450" w:rsidP="00271450">
      <w:pPr>
        <w:pStyle w:val="ListParagraph"/>
        <w:ind w:left="2880"/>
      </w:pPr>
    </w:p>
    <w:p w14:paraId="265FAD67" w14:textId="77777777" w:rsidR="009162DF" w:rsidRDefault="009162DF" w:rsidP="009162DF">
      <w:pPr>
        <w:keepNext/>
      </w:pPr>
      <w:r w:rsidRPr="009162DF">
        <w:rPr>
          <w:noProof/>
          <w:lang w:val="de-DE"/>
        </w:rPr>
        <w:lastRenderedPageBreak/>
        <w:drawing>
          <wp:inline distT="0" distB="0" distL="0" distR="0" wp14:anchorId="55D41483" wp14:editId="1F4564CE">
            <wp:extent cx="5900872" cy="2469600"/>
            <wp:effectExtent l="0" t="0" r="508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00872" cy="2469600"/>
                    </a:xfrm>
                    <a:prstGeom prst="rect">
                      <a:avLst/>
                    </a:prstGeom>
                  </pic:spPr>
                </pic:pic>
              </a:graphicData>
            </a:graphic>
          </wp:inline>
        </w:drawing>
      </w:r>
    </w:p>
    <w:p w14:paraId="23E0F2E6" w14:textId="08831565" w:rsidR="009162DF" w:rsidRDefault="009162DF" w:rsidP="009162DF">
      <w:pPr>
        <w:pStyle w:val="Caption"/>
      </w:pPr>
      <w:bookmarkStart w:id="2" w:name="_Ref15899552"/>
      <w:r>
        <w:t xml:space="preserve">Figure </w:t>
      </w:r>
      <w:r>
        <w:fldChar w:fldCharType="begin"/>
      </w:r>
      <w:r>
        <w:instrText xml:space="preserve"> SEQ Figure \* ARABIC </w:instrText>
      </w:r>
      <w:r>
        <w:fldChar w:fldCharType="separate"/>
      </w:r>
      <w:r>
        <w:rPr>
          <w:noProof/>
        </w:rPr>
        <w:t>1</w:t>
      </w:r>
      <w:r>
        <w:fldChar w:fldCharType="end"/>
      </w:r>
      <w:r>
        <w:t>: Application Stack</w:t>
      </w:r>
      <w:bookmarkEnd w:id="2"/>
    </w:p>
    <w:p w14:paraId="499271CA" w14:textId="77777777" w:rsidR="009162DF" w:rsidRPr="005F4E40" w:rsidRDefault="009162DF" w:rsidP="005F4E40"/>
    <w:p w14:paraId="6849D106" w14:textId="77777777" w:rsidR="0073084E" w:rsidRPr="009A102B" w:rsidRDefault="0073084E" w:rsidP="003C242F"/>
    <w:p w14:paraId="75D63236" w14:textId="77777777" w:rsidR="003C242F" w:rsidRPr="003C242F" w:rsidRDefault="003C242F" w:rsidP="003C242F"/>
    <w:p w14:paraId="35512E0A" w14:textId="77777777" w:rsidR="006A303E" w:rsidRPr="008444BB" w:rsidRDefault="006A303E" w:rsidP="006A303E"/>
    <w:sectPr w:rsidR="006A303E" w:rsidRPr="008444BB"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B6BF59" w14:textId="77777777" w:rsidR="005A11E0" w:rsidRDefault="005A11E0" w:rsidP="003C242F">
      <w:r>
        <w:separator/>
      </w:r>
    </w:p>
  </w:endnote>
  <w:endnote w:type="continuationSeparator" w:id="0">
    <w:p w14:paraId="59E7861B" w14:textId="77777777" w:rsidR="005A11E0" w:rsidRDefault="005A11E0"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433F8B" w:rsidRDefault="00433F8B">
      <w:pPr>
        <w:pStyle w:val="EndnoteText"/>
        <w:rPr>
          <w:lang w:val="de-DE"/>
        </w:rPr>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176E40" w:rsidRDefault="00176E40">
      <w:pPr>
        <w:pStyle w:val="EndnoteText"/>
        <w:rPr>
          <w:lang w:val="de-DE"/>
        </w:rPr>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39DC43EA" w:rsidR="00A570C9" w:rsidRPr="00A570C9" w:rsidRDefault="00A570C9">
      <w:pPr>
        <w:pStyle w:val="EndnoteText"/>
        <w:rPr>
          <w:lang w:val="de-DE"/>
        </w:rPr>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plainTextFormattedCitation":"(Apache Tomcat® - Welcome!, no date)"},"properties":{"noteIndex":0},"schema":"https://github.com/citation-style-language/schema/raw/master/csl-citation.json"}</w:instrText>
      </w:r>
      <w:r>
        <w:fldChar w:fldCharType="separate"/>
      </w:r>
      <w:r w:rsidRPr="00A570C9">
        <w:rPr>
          <w:noProof/>
        </w:rPr>
        <w:t>(</w:t>
      </w:r>
      <w:r w:rsidRPr="00A570C9">
        <w:rPr>
          <w:i/>
          <w:noProof/>
        </w:rPr>
        <w:t>Apache Tomcat® - Welcome!</w:t>
      </w:r>
      <w:r w:rsidRPr="00A570C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487958" w14:textId="77777777" w:rsidR="005A11E0" w:rsidRDefault="005A11E0" w:rsidP="003C242F">
      <w:r>
        <w:separator/>
      </w:r>
    </w:p>
  </w:footnote>
  <w:footnote w:type="continuationSeparator" w:id="0">
    <w:p w14:paraId="5AF2DABB" w14:textId="77777777" w:rsidR="005A11E0" w:rsidRDefault="005A11E0"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815342"/>
    <w:multiLevelType w:val="multilevel"/>
    <w:tmpl w:val="9E743F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1"/>
  </w:num>
  <w:num w:numId="4">
    <w:abstractNumId w:val="6"/>
  </w:num>
  <w:num w:numId="5">
    <w:abstractNumId w:val="7"/>
  </w:num>
  <w:num w:numId="6">
    <w:abstractNumId w:val="9"/>
  </w:num>
  <w:num w:numId="7">
    <w:abstractNumId w:val="1"/>
  </w:num>
  <w:num w:numId="8">
    <w:abstractNumId w:val="3"/>
  </w:num>
  <w:num w:numId="9">
    <w:abstractNumId w:val="8"/>
  </w:num>
  <w:num w:numId="10">
    <w:abstractNumId w:val="5"/>
  </w:num>
  <w:num w:numId="11">
    <w:abstractNumId w:val="4"/>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47A2C"/>
    <w:rsid w:val="0017257B"/>
    <w:rsid w:val="00176E40"/>
    <w:rsid w:val="00203F01"/>
    <w:rsid w:val="00271450"/>
    <w:rsid w:val="00283C6C"/>
    <w:rsid w:val="002C6B3D"/>
    <w:rsid w:val="00347826"/>
    <w:rsid w:val="003A207A"/>
    <w:rsid w:val="003C242F"/>
    <w:rsid w:val="00411942"/>
    <w:rsid w:val="004150AC"/>
    <w:rsid w:val="00433F8B"/>
    <w:rsid w:val="0043726E"/>
    <w:rsid w:val="00443508"/>
    <w:rsid w:val="00455C58"/>
    <w:rsid w:val="00471C9E"/>
    <w:rsid w:val="00532796"/>
    <w:rsid w:val="00564064"/>
    <w:rsid w:val="005A11E0"/>
    <w:rsid w:val="005A46E8"/>
    <w:rsid w:val="005B7ECF"/>
    <w:rsid w:val="005F4E40"/>
    <w:rsid w:val="00632357"/>
    <w:rsid w:val="00676736"/>
    <w:rsid w:val="006A303E"/>
    <w:rsid w:val="006E7093"/>
    <w:rsid w:val="0073084E"/>
    <w:rsid w:val="008444BB"/>
    <w:rsid w:val="0087093D"/>
    <w:rsid w:val="008C3708"/>
    <w:rsid w:val="00906FC6"/>
    <w:rsid w:val="009162DF"/>
    <w:rsid w:val="0096320E"/>
    <w:rsid w:val="009D2DF6"/>
    <w:rsid w:val="00A329C9"/>
    <w:rsid w:val="00A570C9"/>
    <w:rsid w:val="00AD60F3"/>
    <w:rsid w:val="00AF5C64"/>
    <w:rsid w:val="00B05E8E"/>
    <w:rsid w:val="00B33BA1"/>
    <w:rsid w:val="00B459BF"/>
    <w:rsid w:val="00B96B00"/>
    <w:rsid w:val="00BB1B64"/>
    <w:rsid w:val="00C41CE8"/>
    <w:rsid w:val="00D06A13"/>
    <w:rsid w:val="00D1701C"/>
    <w:rsid w:val="00EC546E"/>
    <w:rsid w:val="00F16BA2"/>
    <w:rsid w:val="00F4081B"/>
    <w:rsid w:val="00F433C4"/>
    <w:rsid w:val="00FE1A63"/>
    <w:rsid w:val="00FE650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semiHidden/>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semiHidden/>
    <w:unhideWhenUsed/>
    <w:rsid w:val="00B05E8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577391-6D0F-F346-B9D8-458AB91D0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6</Pages>
  <Words>1570</Words>
  <Characters>8951</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33</cp:revision>
  <dcterms:created xsi:type="dcterms:W3CDTF">2019-08-01T09:54:00Z</dcterms:created>
  <dcterms:modified xsi:type="dcterms:W3CDTF">2019-08-0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